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ascii="Times New Roman" w:hAnsi="Times New Roman" w:cs="Times New Roman"/>
        </w:rPr>
        <w:alias w:val="Your Name:"/>
        <w:tag w:val="Your Name:"/>
        <w:id w:val="-686670367"/>
        <w:placeholder>
          <w:docPart w:val="C62DCB3D127443588B6765FC5D96618A"/>
        </w:placeholder>
        <w:temporary/>
        <w:showingPlcHdr/>
      </w:sdtPr>
      <w:sdtEndPr/>
      <w:sdtContent>
        <w:p w14:paraId="330FDDDD" w14:textId="77777777" w:rsidR="00E76B67" w:rsidRPr="00E76B67" w:rsidRDefault="00E76B67" w:rsidP="00E76B67">
          <w:pPr>
            <w:pStyle w:val="NoSpacing"/>
            <w:rPr>
              <w:rFonts w:ascii="Times New Roman" w:hAnsi="Times New Roman" w:cs="Times New Roman"/>
            </w:rPr>
          </w:pPr>
          <w:r w:rsidRPr="00E76B67">
            <w:rPr>
              <w:rFonts w:ascii="Times New Roman" w:hAnsi="Times New Roman" w:cs="Times New Roman"/>
            </w:rPr>
            <w:t>Your Name</w:t>
          </w:r>
        </w:p>
      </w:sdtContent>
    </w:sdt>
    <w:p w14:paraId="02BF2F25" w14:textId="77777777" w:rsidR="00E76B67" w:rsidRPr="00E76B67" w:rsidRDefault="002D4A8C" w:rsidP="00E76B67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Instructor Name:"/>
          <w:tag w:val="Instructor Name:"/>
          <w:id w:val="1392545257"/>
          <w:placeholder>
            <w:docPart w:val="051E5B3DF954446FAAE9CE3DF88AA15E"/>
          </w:placeholder>
          <w:temporary/>
          <w:showingPlcHdr/>
        </w:sdtPr>
        <w:sdtEndPr/>
        <w:sdtContent>
          <w:r w:rsidR="00E76B67" w:rsidRPr="00E76B67">
            <w:rPr>
              <w:rFonts w:ascii="Times New Roman" w:hAnsi="Times New Roman" w:cs="Times New Roman"/>
            </w:rPr>
            <w:t>Instructor Name</w:t>
          </w:r>
        </w:sdtContent>
      </w:sdt>
    </w:p>
    <w:p w14:paraId="7B805955" w14:textId="77777777" w:rsidR="00E76B67" w:rsidRPr="00E76B67" w:rsidRDefault="002D4A8C" w:rsidP="00E76B67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Course Number:"/>
          <w:tag w:val="Course Number:"/>
          <w:id w:val="1249771000"/>
          <w:placeholder>
            <w:docPart w:val="B49F18153A234666A3146EEA35000412"/>
          </w:placeholder>
          <w:temporary/>
          <w:showingPlcHdr/>
        </w:sdtPr>
        <w:sdtEndPr/>
        <w:sdtContent>
          <w:r w:rsidR="00E76B67" w:rsidRPr="00E76B67">
            <w:rPr>
              <w:rFonts w:ascii="Times New Roman" w:hAnsi="Times New Roman" w:cs="Times New Roman"/>
            </w:rPr>
            <w:t>Course Number</w:t>
          </w:r>
        </w:sdtContent>
      </w:sdt>
    </w:p>
    <w:p w14:paraId="05F0093F" w14:textId="77777777" w:rsidR="00E76B67" w:rsidRPr="00E76B67" w:rsidRDefault="002D4A8C" w:rsidP="00E76B67">
      <w:pPr>
        <w:pStyle w:val="NoSpacing"/>
        <w:rPr>
          <w:rFonts w:ascii="Times New Roman" w:hAnsi="Times New Roman" w:cs="Times New Roman"/>
        </w:rPr>
      </w:pPr>
      <w:sdt>
        <w:sdtPr>
          <w:rPr>
            <w:rFonts w:ascii="Times New Roman" w:hAnsi="Times New Roman" w:cs="Times New Roman"/>
          </w:rPr>
          <w:alias w:val="Date:"/>
          <w:tag w:val="Date:"/>
          <w:id w:val="518209038"/>
          <w:placeholder>
            <w:docPart w:val="5F0E1AC96062404D99176BD79780DCAB"/>
          </w:placeholder>
          <w:temporary/>
          <w:showingPlcHdr/>
        </w:sdtPr>
        <w:sdtEndPr/>
        <w:sdtContent>
          <w:r w:rsidR="00E76B67" w:rsidRPr="00E76B67">
            <w:rPr>
              <w:rFonts w:ascii="Times New Roman" w:hAnsi="Times New Roman" w:cs="Times New Roman"/>
            </w:rPr>
            <w:t>Date</w:t>
          </w:r>
        </w:sdtContent>
      </w:sdt>
    </w:p>
    <w:p w14:paraId="712C3D40" w14:textId="19C9D021" w:rsidR="0064042D" w:rsidRPr="00E76B67" w:rsidRDefault="0064042D" w:rsidP="00E76B67">
      <w:pPr>
        <w:spacing w:line="480" w:lineRule="auto"/>
        <w:jc w:val="center"/>
        <w:rPr>
          <w:szCs w:val="24"/>
        </w:rPr>
      </w:pPr>
      <w:r w:rsidRPr="00E76B67">
        <w:rPr>
          <w:szCs w:val="24"/>
        </w:rPr>
        <w:t>Manager Power</w:t>
      </w:r>
    </w:p>
    <w:p w14:paraId="6E423AEE" w14:textId="2E36F84D" w:rsidR="0064042D" w:rsidRPr="00E76B67" w:rsidRDefault="00172C6B" w:rsidP="00E76B67">
      <w:pPr>
        <w:spacing w:line="480" w:lineRule="auto"/>
        <w:rPr>
          <w:b/>
          <w:bCs/>
          <w:szCs w:val="24"/>
        </w:rPr>
      </w:pPr>
      <w:r w:rsidRPr="00E76B67">
        <w:rPr>
          <w:b/>
          <w:bCs/>
          <w:szCs w:val="24"/>
        </w:rPr>
        <w:t>Introduction</w:t>
      </w:r>
    </w:p>
    <w:p w14:paraId="0DE05B86" w14:textId="5AB1A45E" w:rsidR="004A008F" w:rsidRPr="00E76B67" w:rsidRDefault="004A008F" w:rsidP="00E76B67">
      <w:pPr>
        <w:spacing w:line="480" w:lineRule="auto"/>
        <w:rPr>
          <w:szCs w:val="24"/>
        </w:rPr>
      </w:pPr>
      <w:r w:rsidRPr="00E76B67">
        <w:rPr>
          <w:b/>
          <w:bCs/>
          <w:szCs w:val="24"/>
        </w:rPr>
        <w:tab/>
      </w:r>
      <w:r w:rsidRPr="00E76B67">
        <w:rPr>
          <w:szCs w:val="24"/>
        </w:rPr>
        <w:t xml:space="preserve">Every person has been blessed with some sort of </w:t>
      </w:r>
      <w:r w:rsidR="00AE7353">
        <w:rPr>
          <w:szCs w:val="24"/>
        </w:rPr>
        <w:t>natural talent</w:t>
      </w:r>
      <w:r w:rsidRPr="00E76B67">
        <w:rPr>
          <w:szCs w:val="24"/>
        </w:rPr>
        <w:t xml:space="preserve"> or capabilities that he </w:t>
      </w:r>
      <w:r w:rsidR="00D347EF" w:rsidRPr="00E76B67">
        <w:rPr>
          <w:szCs w:val="24"/>
        </w:rPr>
        <w:t xml:space="preserve">or she uses in order to </w:t>
      </w:r>
      <w:r w:rsidR="00FC080C" w:rsidRPr="00E76B67">
        <w:rPr>
          <w:szCs w:val="24"/>
        </w:rPr>
        <w:t xml:space="preserve">get </w:t>
      </w:r>
      <w:r w:rsidR="00AE7353">
        <w:rPr>
          <w:szCs w:val="24"/>
        </w:rPr>
        <w:t>work</w:t>
      </w:r>
      <w:r w:rsidR="00FC080C" w:rsidRPr="00E76B67">
        <w:rPr>
          <w:szCs w:val="24"/>
        </w:rPr>
        <w:t xml:space="preserve"> done. </w:t>
      </w:r>
      <w:r w:rsidR="00E01C18" w:rsidRPr="00E76B67">
        <w:rPr>
          <w:szCs w:val="24"/>
        </w:rPr>
        <w:t>It is a power that resides within the conscious</w:t>
      </w:r>
      <w:r w:rsidR="00AE7353">
        <w:rPr>
          <w:szCs w:val="24"/>
        </w:rPr>
        <w:t>ness</w:t>
      </w:r>
      <w:r w:rsidR="00E01C18" w:rsidRPr="00E76B67">
        <w:rPr>
          <w:szCs w:val="24"/>
        </w:rPr>
        <w:t xml:space="preserve"> of a </w:t>
      </w:r>
      <w:r w:rsidR="00B46C47" w:rsidRPr="00E76B67">
        <w:rPr>
          <w:szCs w:val="24"/>
        </w:rPr>
        <w:t>person</w:t>
      </w:r>
      <w:r w:rsidR="00A45A9C">
        <w:rPr>
          <w:szCs w:val="24"/>
        </w:rPr>
        <w:t>, whether he or she is born with it, or develops it throughout his or her life</w:t>
      </w:r>
      <w:r w:rsidR="00724690" w:rsidRPr="00E76B67">
        <w:rPr>
          <w:szCs w:val="24"/>
        </w:rPr>
        <w:t>.</w:t>
      </w:r>
      <w:r w:rsidR="00E01C18" w:rsidRPr="00E76B67">
        <w:rPr>
          <w:szCs w:val="24"/>
        </w:rPr>
        <w:t xml:space="preserve"> </w:t>
      </w:r>
      <w:r w:rsidR="00B46C47" w:rsidRPr="00E76B67">
        <w:rPr>
          <w:szCs w:val="24"/>
        </w:rPr>
        <w:t>This</w:t>
      </w:r>
      <w:r w:rsidR="00E01C18" w:rsidRPr="00E76B67">
        <w:rPr>
          <w:szCs w:val="24"/>
        </w:rPr>
        <w:t xml:space="preserve"> power may be physical strength or </w:t>
      </w:r>
      <w:r w:rsidR="00B46C47" w:rsidRPr="00E76B67">
        <w:rPr>
          <w:szCs w:val="24"/>
        </w:rPr>
        <w:t>mental calib</w:t>
      </w:r>
      <w:r w:rsidR="00E76B67">
        <w:rPr>
          <w:szCs w:val="24"/>
        </w:rPr>
        <w:t>re</w:t>
      </w:r>
      <w:r w:rsidR="00B46C47" w:rsidRPr="00E76B67">
        <w:rPr>
          <w:szCs w:val="24"/>
        </w:rPr>
        <w:t xml:space="preserve">. </w:t>
      </w:r>
      <w:r w:rsidR="001871B0" w:rsidRPr="00E76B67">
        <w:rPr>
          <w:szCs w:val="24"/>
        </w:rPr>
        <w:t xml:space="preserve">It is a power that resides inside an individual; despite their social </w:t>
      </w:r>
      <w:r w:rsidR="00724690" w:rsidRPr="00E76B67">
        <w:rPr>
          <w:szCs w:val="24"/>
        </w:rPr>
        <w:t>status</w:t>
      </w:r>
      <w:r w:rsidR="001871B0" w:rsidRPr="00E76B67">
        <w:rPr>
          <w:szCs w:val="24"/>
        </w:rPr>
        <w:t xml:space="preserve"> </w:t>
      </w:r>
      <w:r w:rsidR="0002792E" w:rsidRPr="00E76B67">
        <w:rPr>
          <w:szCs w:val="24"/>
        </w:rPr>
        <w:t>or position in an</w:t>
      </w:r>
      <w:r w:rsidR="00634403" w:rsidRPr="00E76B67">
        <w:rPr>
          <w:szCs w:val="24"/>
        </w:rPr>
        <w:t xml:space="preserve">y </w:t>
      </w:r>
      <w:r w:rsidR="00AE7353">
        <w:rPr>
          <w:szCs w:val="24"/>
        </w:rPr>
        <w:t>place or organization</w:t>
      </w:r>
      <w:r w:rsidR="0002792E" w:rsidRPr="00E76B67">
        <w:rPr>
          <w:szCs w:val="24"/>
        </w:rPr>
        <w:t xml:space="preserve">. </w:t>
      </w:r>
      <w:r w:rsidR="00AF2C62" w:rsidRPr="00E76B67">
        <w:rPr>
          <w:szCs w:val="24"/>
        </w:rPr>
        <w:t xml:space="preserve">People usually exercise this power through the use of rational </w:t>
      </w:r>
      <w:r w:rsidR="007D7AF0" w:rsidRPr="00E76B67">
        <w:rPr>
          <w:szCs w:val="24"/>
        </w:rPr>
        <w:t>persuasion</w:t>
      </w:r>
      <w:r w:rsidR="005455B1">
        <w:rPr>
          <w:szCs w:val="24"/>
        </w:rPr>
        <w:t>.</w:t>
      </w:r>
      <w:bookmarkStart w:id="0" w:name="_GoBack"/>
      <w:bookmarkEnd w:id="0"/>
      <w:r w:rsidR="007D7AF0" w:rsidRPr="00E76B67">
        <w:rPr>
          <w:szCs w:val="24"/>
        </w:rPr>
        <w:t xml:space="preserve"> Such a person with great</w:t>
      </w:r>
      <w:r w:rsidR="00CA4BEF" w:rsidRPr="00E76B67">
        <w:rPr>
          <w:szCs w:val="24"/>
        </w:rPr>
        <w:t xml:space="preserve"> inside powers </w:t>
      </w:r>
      <w:r w:rsidR="00AE7353">
        <w:rPr>
          <w:szCs w:val="24"/>
        </w:rPr>
        <w:t>gains a lot of credit</w:t>
      </w:r>
      <w:r w:rsidR="00CE5211" w:rsidRPr="00E76B67">
        <w:rPr>
          <w:szCs w:val="24"/>
        </w:rPr>
        <w:t xml:space="preserve"> and dedication from </w:t>
      </w:r>
      <w:r w:rsidR="00AE7353">
        <w:rPr>
          <w:szCs w:val="24"/>
        </w:rPr>
        <w:t>his or her</w:t>
      </w:r>
      <w:r w:rsidR="00CE5211" w:rsidRPr="00E76B67">
        <w:rPr>
          <w:szCs w:val="24"/>
        </w:rPr>
        <w:t xml:space="preserve"> </w:t>
      </w:r>
      <w:r w:rsidR="004F7CAC" w:rsidRPr="00E76B67">
        <w:rPr>
          <w:szCs w:val="24"/>
        </w:rPr>
        <w:t>followers</w:t>
      </w:r>
      <w:r w:rsidR="00CE5211" w:rsidRPr="00E76B67">
        <w:rPr>
          <w:szCs w:val="24"/>
        </w:rPr>
        <w:t xml:space="preserve">, instead of a person </w:t>
      </w:r>
      <w:r w:rsidR="00B32E74" w:rsidRPr="00E76B67">
        <w:rPr>
          <w:szCs w:val="24"/>
        </w:rPr>
        <w:t xml:space="preserve">who just has </w:t>
      </w:r>
      <w:r w:rsidR="00E76B67">
        <w:rPr>
          <w:szCs w:val="24"/>
        </w:rPr>
        <w:t xml:space="preserve">a </w:t>
      </w:r>
      <w:r w:rsidR="00B32E74" w:rsidRPr="00E76B67">
        <w:rPr>
          <w:szCs w:val="24"/>
        </w:rPr>
        <w:t xml:space="preserve">position. </w:t>
      </w:r>
    </w:p>
    <w:p w14:paraId="41B5546E" w14:textId="56B45B91" w:rsidR="00B32E74" w:rsidRPr="00E76B67" w:rsidRDefault="00B32E74" w:rsidP="00E76B67">
      <w:pPr>
        <w:spacing w:line="480" w:lineRule="auto"/>
        <w:rPr>
          <w:szCs w:val="24"/>
        </w:rPr>
      </w:pPr>
      <w:r w:rsidRPr="00E76B67">
        <w:rPr>
          <w:szCs w:val="24"/>
        </w:rPr>
        <w:tab/>
        <w:t xml:space="preserve">When people </w:t>
      </w:r>
      <w:r w:rsidR="00800395" w:rsidRPr="00E76B67">
        <w:rPr>
          <w:szCs w:val="24"/>
        </w:rPr>
        <w:t>exercise this power at some organization</w:t>
      </w:r>
      <w:r w:rsidR="00AE7353">
        <w:rPr>
          <w:szCs w:val="24"/>
        </w:rPr>
        <w:t xml:space="preserve"> or</w:t>
      </w:r>
      <w:r w:rsidR="00800395" w:rsidRPr="00E76B67">
        <w:rPr>
          <w:szCs w:val="24"/>
        </w:rPr>
        <w:t xml:space="preserve"> </w:t>
      </w:r>
      <w:r w:rsidR="00E67EA8" w:rsidRPr="00E76B67">
        <w:rPr>
          <w:szCs w:val="24"/>
        </w:rPr>
        <w:t>company</w:t>
      </w:r>
      <w:r w:rsidR="00800395" w:rsidRPr="00E76B67">
        <w:rPr>
          <w:szCs w:val="24"/>
        </w:rPr>
        <w:t xml:space="preserve">, </w:t>
      </w:r>
      <w:r w:rsidR="00AE7353">
        <w:rPr>
          <w:szCs w:val="24"/>
        </w:rPr>
        <w:t>it</w:t>
      </w:r>
      <w:r w:rsidR="00D25C78" w:rsidRPr="00E76B67">
        <w:rPr>
          <w:szCs w:val="24"/>
        </w:rPr>
        <w:t xml:space="preserve"> is called </w:t>
      </w:r>
      <w:r w:rsidR="003B6FA5" w:rsidRPr="00E76B67">
        <w:rPr>
          <w:szCs w:val="24"/>
        </w:rPr>
        <w:t>managerial</w:t>
      </w:r>
      <w:r w:rsidR="00D25C78" w:rsidRPr="00E76B67">
        <w:rPr>
          <w:szCs w:val="24"/>
        </w:rPr>
        <w:t xml:space="preserve"> power. Different managers </w:t>
      </w:r>
      <w:r w:rsidR="003B6FA5" w:rsidRPr="00E76B67">
        <w:rPr>
          <w:szCs w:val="24"/>
        </w:rPr>
        <w:t>exercise</w:t>
      </w:r>
      <w:r w:rsidR="00D25C78" w:rsidRPr="00E76B67">
        <w:rPr>
          <w:szCs w:val="24"/>
        </w:rPr>
        <w:t xml:space="preserve"> their powers in different ways</w:t>
      </w:r>
      <w:r w:rsidR="003B6FA5" w:rsidRPr="00E76B67">
        <w:rPr>
          <w:szCs w:val="24"/>
        </w:rPr>
        <w:t>; some managers just remain managers while</w:t>
      </w:r>
      <w:r w:rsidR="006A407F" w:rsidRPr="00E76B67">
        <w:rPr>
          <w:szCs w:val="24"/>
        </w:rPr>
        <w:t xml:space="preserve"> others become exceptional leaders. There lies a huge difference between informal leaders and formal leaders</w:t>
      </w:r>
      <w:r w:rsidR="000418DF" w:rsidRPr="00E76B67">
        <w:rPr>
          <w:szCs w:val="24"/>
        </w:rPr>
        <w:t xml:space="preserve"> </w:t>
      </w:r>
      <w:r w:rsidR="000418DF" w:rsidRPr="00E76B67">
        <w:rPr>
          <w:szCs w:val="24"/>
        </w:rPr>
        <w:fldChar w:fldCharType="begin"/>
      </w:r>
      <w:r w:rsidR="000418DF" w:rsidRPr="00E76B67">
        <w:rPr>
          <w:szCs w:val="24"/>
        </w:rPr>
        <w:instrText xml:space="preserve"> ADDIN ZOTERO_ITEM CSL_CITATION {"citationID":"um6XpatA","properties":{"formattedCitation":"({\\i{}Fair Pay or Power Play? Pay Equity, Managerial Power, and Compensation Adjustments for CEOs - Taekjin Shin, 2016})","plainCitation":"(Fair Pay or Power Play? Pay Equity, Managerial Power, and Compensation Adjustments for CEOs - Taekjin Shin, 2016)","noteIndex":0},"citationItems":[{"id":49,"uris":["http://zotero.org/users/local/Lwfag79W/items/J69TNVSX"],"uri":["http://zotero.org/users/local/Lwfag79W/items/J69TNVSX"],"itemData":{"id":49,"type":"webpage","title":"Fair Pay or Power Play? Pay Equity, Managerial Power, and Compensation Adjustments for CEOs - Taekjin Shin, 2016","URL":"https://journals.sagepub.com/doi/abs/10.1177/0149206313478186","accessed":{"date-parts":[["2020",2,1]]}}}],"schema":"https://github.com/citation-style-language/schema/raw/master/csl-citation.json"} </w:instrText>
      </w:r>
      <w:r w:rsidR="000418DF" w:rsidRPr="00E76B67">
        <w:rPr>
          <w:szCs w:val="24"/>
        </w:rPr>
        <w:fldChar w:fldCharType="separate"/>
      </w:r>
      <w:r w:rsidR="000418DF" w:rsidRPr="00E76B67">
        <w:rPr>
          <w:szCs w:val="24"/>
        </w:rPr>
        <w:t>(</w:t>
      </w:r>
      <w:r w:rsidR="000418DF" w:rsidRPr="00E76B67">
        <w:rPr>
          <w:i/>
          <w:iCs/>
          <w:szCs w:val="24"/>
        </w:rPr>
        <w:t>Fair Pay or Power Play? Pay Equity, Managerial Power, and Compensation Adjustments for CEOs - Taekjin Shin, 2016</w:t>
      </w:r>
      <w:r w:rsidR="000418DF" w:rsidRPr="00E76B67">
        <w:rPr>
          <w:szCs w:val="24"/>
        </w:rPr>
        <w:t>)</w:t>
      </w:r>
      <w:r w:rsidR="000418DF" w:rsidRPr="00E76B67">
        <w:rPr>
          <w:szCs w:val="24"/>
        </w:rPr>
        <w:fldChar w:fldCharType="end"/>
      </w:r>
      <w:r w:rsidR="006A407F" w:rsidRPr="00E76B67">
        <w:rPr>
          <w:szCs w:val="24"/>
        </w:rPr>
        <w:t xml:space="preserve">. </w:t>
      </w:r>
      <w:r w:rsidR="0040399B" w:rsidRPr="00E76B67">
        <w:rPr>
          <w:szCs w:val="24"/>
        </w:rPr>
        <w:t xml:space="preserve">Majorly, this difference is due to </w:t>
      </w:r>
      <w:r w:rsidR="0076429A" w:rsidRPr="00E76B67">
        <w:rPr>
          <w:szCs w:val="24"/>
        </w:rPr>
        <w:t xml:space="preserve">the position, personal power and the way that power is </w:t>
      </w:r>
      <w:r w:rsidR="008930FC" w:rsidRPr="00E76B67">
        <w:rPr>
          <w:szCs w:val="24"/>
        </w:rPr>
        <w:t>exercised</w:t>
      </w:r>
      <w:r w:rsidR="0076429A" w:rsidRPr="00E76B67">
        <w:rPr>
          <w:szCs w:val="24"/>
        </w:rPr>
        <w:t xml:space="preserve">. </w:t>
      </w:r>
      <w:r w:rsidR="001E710A" w:rsidRPr="00E76B67">
        <w:rPr>
          <w:szCs w:val="24"/>
        </w:rPr>
        <w:t>Personally</w:t>
      </w:r>
      <w:r w:rsidR="00602D8B" w:rsidRPr="00E76B67">
        <w:rPr>
          <w:szCs w:val="24"/>
        </w:rPr>
        <w:t xml:space="preserve">, I also like such people who know </w:t>
      </w:r>
      <w:r w:rsidR="00031CC0" w:rsidRPr="00E76B67">
        <w:rPr>
          <w:szCs w:val="24"/>
        </w:rPr>
        <w:t>where</w:t>
      </w:r>
      <w:r w:rsidR="00602D8B" w:rsidRPr="00E76B67">
        <w:rPr>
          <w:szCs w:val="24"/>
        </w:rPr>
        <w:t xml:space="preserve"> and how to use their power </w:t>
      </w:r>
      <w:r w:rsidR="00031CC0" w:rsidRPr="00E76B67">
        <w:rPr>
          <w:szCs w:val="24"/>
        </w:rPr>
        <w:t>so</w:t>
      </w:r>
      <w:r w:rsidR="00BF38EB" w:rsidRPr="00E76B67">
        <w:rPr>
          <w:szCs w:val="24"/>
        </w:rPr>
        <w:t xml:space="preserve"> that it can prove to be beneficial for themselves as well as </w:t>
      </w:r>
      <w:r w:rsidR="00AE7353">
        <w:rPr>
          <w:szCs w:val="24"/>
        </w:rPr>
        <w:t>others</w:t>
      </w:r>
      <w:r w:rsidR="009D37AA" w:rsidRPr="00E76B67">
        <w:rPr>
          <w:szCs w:val="24"/>
        </w:rPr>
        <w:t>.</w:t>
      </w:r>
    </w:p>
    <w:p w14:paraId="18B4950C" w14:textId="41B4F649" w:rsidR="00F777C8" w:rsidRPr="00E76B67" w:rsidRDefault="00F777C8" w:rsidP="00E76B67">
      <w:pPr>
        <w:spacing w:line="480" w:lineRule="auto"/>
        <w:rPr>
          <w:szCs w:val="24"/>
        </w:rPr>
      </w:pPr>
      <w:r w:rsidRPr="00E76B67">
        <w:rPr>
          <w:szCs w:val="24"/>
        </w:rPr>
        <w:lastRenderedPageBreak/>
        <w:tab/>
      </w:r>
      <w:r w:rsidR="00D63FD0" w:rsidRPr="00E76B67">
        <w:rPr>
          <w:szCs w:val="24"/>
        </w:rPr>
        <w:t xml:space="preserve">I </w:t>
      </w:r>
      <w:r w:rsidR="00AE7353">
        <w:rPr>
          <w:szCs w:val="24"/>
        </w:rPr>
        <w:t>have working</w:t>
      </w:r>
      <w:r w:rsidR="00D63FD0" w:rsidRPr="00E76B67">
        <w:rPr>
          <w:szCs w:val="24"/>
        </w:rPr>
        <w:t xml:space="preserve"> with a number of people </w:t>
      </w:r>
      <w:r w:rsidR="00895E63" w:rsidRPr="00E76B67">
        <w:rPr>
          <w:szCs w:val="24"/>
        </w:rPr>
        <w:t xml:space="preserve">in my career. All these people had different personality types and </w:t>
      </w:r>
      <w:r w:rsidR="00295332" w:rsidRPr="00E76B67">
        <w:rPr>
          <w:szCs w:val="24"/>
        </w:rPr>
        <w:t xml:space="preserve">thus, they used the </w:t>
      </w:r>
      <w:r w:rsidR="008635DE" w:rsidRPr="00E76B67">
        <w:rPr>
          <w:szCs w:val="24"/>
        </w:rPr>
        <w:t>powers and authorities delegated upon them in a different manner. However, the nicest of managers or bosses, that inspired me the most was Mr</w:t>
      </w:r>
      <w:r w:rsidR="00AE7353">
        <w:rPr>
          <w:szCs w:val="24"/>
        </w:rPr>
        <w:t>.</w:t>
      </w:r>
      <w:r w:rsidR="008635DE" w:rsidRPr="00E76B67">
        <w:rPr>
          <w:szCs w:val="24"/>
        </w:rPr>
        <w:t xml:space="preserve"> Tim. Mr</w:t>
      </w:r>
      <w:r w:rsidR="00AE7353">
        <w:rPr>
          <w:szCs w:val="24"/>
        </w:rPr>
        <w:t>.</w:t>
      </w:r>
      <w:r w:rsidR="008635DE" w:rsidRPr="00E76B67">
        <w:rPr>
          <w:szCs w:val="24"/>
        </w:rPr>
        <w:t xml:space="preserve"> Tim was my </w:t>
      </w:r>
      <w:r w:rsidR="00890FC3" w:rsidRPr="00E76B67">
        <w:rPr>
          <w:szCs w:val="24"/>
        </w:rPr>
        <w:t>senior</w:t>
      </w:r>
      <w:r w:rsidR="00E76B67">
        <w:rPr>
          <w:szCs w:val="24"/>
        </w:rPr>
        <w:t>-</w:t>
      </w:r>
      <w:r w:rsidR="00890FC3" w:rsidRPr="00E76B67">
        <w:rPr>
          <w:szCs w:val="24"/>
        </w:rPr>
        <w:t xml:space="preserve">most boss at my second job. </w:t>
      </w:r>
      <w:r w:rsidR="007F3380" w:rsidRPr="00E76B67">
        <w:rPr>
          <w:szCs w:val="24"/>
        </w:rPr>
        <w:t>He was a</w:t>
      </w:r>
      <w:r w:rsidR="00411A74" w:rsidRPr="00E76B67">
        <w:rPr>
          <w:szCs w:val="24"/>
        </w:rPr>
        <w:t xml:space="preserve">n elderly man in his 50s </w:t>
      </w:r>
      <w:r w:rsidR="00D10D1D" w:rsidRPr="00E76B67">
        <w:rPr>
          <w:szCs w:val="24"/>
        </w:rPr>
        <w:t xml:space="preserve">with salt and pepper hair and </w:t>
      </w:r>
      <w:r w:rsidR="002A429E" w:rsidRPr="00E76B67">
        <w:rPr>
          <w:szCs w:val="24"/>
        </w:rPr>
        <w:t xml:space="preserve">with an experience of more than 30 years. </w:t>
      </w:r>
    </w:p>
    <w:p w14:paraId="0A6B3437" w14:textId="77777777" w:rsidR="00E67EA8" w:rsidRPr="00E76B67" w:rsidRDefault="00E67EA8" w:rsidP="00E76B67">
      <w:pPr>
        <w:spacing w:line="480" w:lineRule="auto"/>
        <w:rPr>
          <w:b/>
          <w:bCs/>
          <w:szCs w:val="24"/>
        </w:rPr>
      </w:pPr>
    </w:p>
    <w:p w14:paraId="2ADC367F" w14:textId="335E0E11" w:rsidR="008930FC" w:rsidRPr="00E76B67" w:rsidRDefault="00172C6B" w:rsidP="00E76B67">
      <w:pPr>
        <w:spacing w:line="480" w:lineRule="auto"/>
        <w:rPr>
          <w:b/>
          <w:bCs/>
          <w:szCs w:val="24"/>
        </w:rPr>
      </w:pPr>
      <w:r w:rsidRPr="00E76B67">
        <w:rPr>
          <w:b/>
          <w:bCs/>
          <w:szCs w:val="24"/>
        </w:rPr>
        <w:t>Discussion</w:t>
      </w:r>
    </w:p>
    <w:p w14:paraId="206EA377" w14:textId="2441BD6B" w:rsidR="00172C6B" w:rsidRPr="00E76B67" w:rsidRDefault="008C3F09" w:rsidP="00E76B67">
      <w:pPr>
        <w:spacing w:line="480" w:lineRule="auto"/>
        <w:rPr>
          <w:i/>
          <w:iCs/>
          <w:szCs w:val="24"/>
        </w:rPr>
      </w:pPr>
      <w:r w:rsidRPr="00E76B67">
        <w:rPr>
          <w:i/>
          <w:iCs/>
          <w:szCs w:val="24"/>
        </w:rPr>
        <w:t>Main Sources of The Manager’s Individual Power</w:t>
      </w:r>
    </w:p>
    <w:p w14:paraId="4FF91FAF" w14:textId="693CFC85" w:rsidR="00407F60" w:rsidRPr="00E76B67" w:rsidRDefault="00A51008" w:rsidP="00E76B67">
      <w:pPr>
        <w:spacing w:line="480" w:lineRule="auto"/>
        <w:rPr>
          <w:szCs w:val="24"/>
        </w:rPr>
      </w:pPr>
      <w:r w:rsidRPr="00E76B67">
        <w:rPr>
          <w:i/>
          <w:iCs/>
          <w:szCs w:val="24"/>
        </w:rPr>
        <w:tab/>
      </w:r>
      <w:r w:rsidRPr="00E76B67">
        <w:rPr>
          <w:szCs w:val="24"/>
        </w:rPr>
        <w:t xml:space="preserve">Power can be used in a number of ways in an organization, however, </w:t>
      </w:r>
      <w:r w:rsidR="00E27A0D" w:rsidRPr="00E76B67">
        <w:rPr>
          <w:szCs w:val="24"/>
        </w:rPr>
        <w:t xml:space="preserve">there is always a risk that the </w:t>
      </w:r>
      <w:r w:rsidR="00B15A58" w:rsidRPr="00E76B67">
        <w:rPr>
          <w:szCs w:val="24"/>
        </w:rPr>
        <w:t>person</w:t>
      </w:r>
      <w:r w:rsidR="00E27A0D" w:rsidRPr="00E76B67">
        <w:rPr>
          <w:szCs w:val="24"/>
        </w:rPr>
        <w:t xml:space="preserve"> holding the managerial power, may </w:t>
      </w:r>
      <w:r w:rsidR="00B15A58" w:rsidRPr="00E76B67">
        <w:rPr>
          <w:szCs w:val="24"/>
        </w:rPr>
        <w:t xml:space="preserve">misuse it. </w:t>
      </w:r>
      <w:r w:rsidR="001830AE" w:rsidRPr="00E76B67">
        <w:rPr>
          <w:szCs w:val="24"/>
        </w:rPr>
        <w:t xml:space="preserve">Hence, it is extremely important for the managers to understand their responsibilities and the limitations to exercise their power. </w:t>
      </w:r>
      <w:r w:rsidR="00655AC4" w:rsidRPr="00E76B67">
        <w:rPr>
          <w:szCs w:val="24"/>
        </w:rPr>
        <w:t xml:space="preserve">But I never saw </w:t>
      </w:r>
      <w:r w:rsidR="00B75A0E" w:rsidRPr="00E76B67">
        <w:rPr>
          <w:szCs w:val="24"/>
        </w:rPr>
        <w:t>Mr</w:t>
      </w:r>
      <w:r w:rsidR="00AE7353">
        <w:rPr>
          <w:szCs w:val="24"/>
        </w:rPr>
        <w:t>.</w:t>
      </w:r>
      <w:r w:rsidR="00655AC4" w:rsidRPr="00E76B67">
        <w:rPr>
          <w:szCs w:val="24"/>
        </w:rPr>
        <w:t xml:space="preserve"> Tim misusing any of his powers or</w:t>
      </w:r>
      <w:r w:rsidR="0029505E" w:rsidRPr="00E76B67">
        <w:rPr>
          <w:szCs w:val="24"/>
        </w:rPr>
        <w:t xml:space="preserve"> the </w:t>
      </w:r>
      <w:r w:rsidR="003F2594" w:rsidRPr="00E76B67">
        <w:rPr>
          <w:szCs w:val="24"/>
        </w:rPr>
        <w:t>authorities</w:t>
      </w:r>
      <w:r w:rsidR="0029505E" w:rsidRPr="00E76B67">
        <w:rPr>
          <w:szCs w:val="24"/>
        </w:rPr>
        <w:t xml:space="preserve"> given to him. </w:t>
      </w:r>
      <w:r w:rsidR="00411A74" w:rsidRPr="00E76B67">
        <w:rPr>
          <w:szCs w:val="24"/>
        </w:rPr>
        <w:t>Mr</w:t>
      </w:r>
      <w:r w:rsidR="00AE7353">
        <w:rPr>
          <w:szCs w:val="24"/>
        </w:rPr>
        <w:t>.</w:t>
      </w:r>
      <w:r w:rsidR="00BF38EB" w:rsidRPr="00E76B67">
        <w:rPr>
          <w:szCs w:val="24"/>
        </w:rPr>
        <w:t xml:space="preserve"> </w:t>
      </w:r>
      <w:r w:rsidR="00895E63" w:rsidRPr="00E76B67">
        <w:rPr>
          <w:szCs w:val="24"/>
        </w:rPr>
        <w:t>Tim</w:t>
      </w:r>
      <w:r w:rsidR="00BF38EB" w:rsidRPr="00E76B67">
        <w:rPr>
          <w:szCs w:val="24"/>
        </w:rPr>
        <w:t xml:space="preserve"> used to say </w:t>
      </w:r>
      <w:r w:rsidR="00541FD4" w:rsidRPr="00E76B67">
        <w:rPr>
          <w:szCs w:val="24"/>
        </w:rPr>
        <w:t xml:space="preserve">that </w:t>
      </w:r>
      <w:r w:rsidR="00CA3020" w:rsidRPr="00E76B67">
        <w:rPr>
          <w:szCs w:val="24"/>
        </w:rPr>
        <w:t>power is</w:t>
      </w:r>
      <w:r w:rsidR="00541FD4" w:rsidRPr="00E76B67">
        <w:rPr>
          <w:szCs w:val="24"/>
        </w:rPr>
        <w:t xml:space="preserve"> the thing that makes the world go r</w:t>
      </w:r>
      <w:r w:rsidR="00AE7353">
        <w:rPr>
          <w:szCs w:val="24"/>
        </w:rPr>
        <w:t>o</w:t>
      </w:r>
      <w:r w:rsidR="00541FD4" w:rsidRPr="00E76B67">
        <w:rPr>
          <w:szCs w:val="24"/>
        </w:rPr>
        <w:t xml:space="preserve">und and in the case of </w:t>
      </w:r>
      <w:r w:rsidR="00CA3020" w:rsidRPr="00E76B67">
        <w:rPr>
          <w:szCs w:val="24"/>
        </w:rPr>
        <w:t xml:space="preserve">organizations, it runs it. </w:t>
      </w:r>
      <w:r w:rsidR="0096202D" w:rsidRPr="00E76B67">
        <w:rPr>
          <w:szCs w:val="24"/>
        </w:rPr>
        <w:t xml:space="preserve">It enhances the careers of a </w:t>
      </w:r>
      <w:r w:rsidR="00895E63" w:rsidRPr="00E76B67">
        <w:rPr>
          <w:szCs w:val="24"/>
        </w:rPr>
        <w:t>person</w:t>
      </w:r>
      <w:r w:rsidR="0096202D" w:rsidRPr="00E76B67">
        <w:rPr>
          <w:szCs w:val="24"/>
        </w:rPr>
        <w:t xml:space="preserve"> </w:t>
      </w:r>
      <w:r w:rsidR="00411A74" w:rsidRPr="00E76B67">
        <w:rPr>
          <w:szCs w:val="24"/>
        </w:rPr>
        <w:t>and lets</w:t>
      </w:r>
      <w:r w:rsidR="00655AC4" w:rsidRPr="00E76B67">
        <w:rPr>
          <w:szCs w:val="24"/>
        </w:rPr>
        <w:t xml:space="preserve"> them create new </w:t>
      </w:r>
      <w:r w:rsidR="00895E63" w:rsidRPr="00E76B67">
        <w:rPr>
          <w:szCs w:val="24"/>
        </w:rPr>
        <w:t>opportunities</w:t>
      </w:r>
      <w:r w:rsidR="00655AC4" w:rsidRPr="00E76B67">
        <w:rPr>
          <w:szCs w:val="24"/>
        </w:rPr>
        <w:t xml:space="preserve"> for fur</w:t>
      </w:r>
      <w:r w:rsidR="00407F60" w:rsidRPr="00E76B67">
        <w:rPr>
          <w:szCs w:val="24"/>
        </w:rPr>
        <w:t>ther growth</w:t>
      </w:r>
      <w:r w:rsidR="00AF5FD5" w:rsidRPr="00E76B67">
        <w:rPr>
          <w:szCs w:val="24"/>
        </w:rPr>
        <w:t xml:space="preserve">. </w:t>
      </w:r>
    </w:p>
    <w:p w14:paraId="08787518" w14:textId="79EB4CDC" w:rsidR="001830AE" w:rsidRPr="00E76B67" w:rsidRDefault="00407F60" w:rsidP="00E76B67">
      <w:pPr>
        <w:spacing w:line="480" w:lineRule="auto"/>
        <w:rPr>
          <w:szCs w:val="24"/>
        </w:rPr>
      </w:pPr>
      <w:r w:rsidRPr="00E76B67">
        <w:rPr>
          <w:szCs w:val="24"/>
        </w:rPr>
        <w:tab/>
        <w:t xml:space="preserve">There are a </w:t>
      </w:r>
      <w:r w:rsidR="00210975" w:rsidRPr="00E76B67">
        <w:rPr>
          <w:szCs w:val="24"/>
        </w:rPr>
        <w:t xml:space="preserve">number of types of managerial </w:t>
      </w:r>
      <w:r w:rsidR="006403C8" w:rsidRPr="00E76B67">
        <w:rPr>
          <w:szCs w:val="24"/>
        </w:rPr>
        <w:t>powers</w:t>
      </w:r>
      <w:r w:rsidR="00210975" w:rsidRPr="00E76B67">
        <w:rPr>
          <w:szCs w:val="24"/>
        </w:rPr>
        <w:t>; same is the case with their sources</w:t>
      </w:r>
      <w:r w:rsidR="000418DF" w:rsidRPr="00E76B67">
        <w:rPr>
          <w:szCs w:val="24"/>
        </w:rPr>
        <w:t xml:space="preserve"> (</w:t>
      </w:r>
      <w:r w:rsidR="000418DF" w:rsidRPr="00E76B67">
        <w:rPr>
          <w:color w:val="222222"/>
          <w:szCs w:val="24"/>
          <w:shd w:val="clear" w:color="auto" w:fill="FFFFFF"/>
        </w:rPr>
        <w:t>Smil</w:t>
      </w:r>
      <w:r w:rsidR="00EC1173" w:rsidRPr="00E76B67">
        <w:rPr>
          <w:color w:val="222222"/>
          <w:szCs w:val="24"/>
          <w:shd w:val="clear" w:color="auto" w:fill="FFFFFF"/>
        </w:rPr>
        <w:t>)</w:t>
      </w:r>
      <w:r w:rsidR="00210975" w:rsidRPr="00E76B67">
        <w:rPr>
          <w:szCs w:val="24"/>
        </w:rPr>
        <w:t xml:space="preserve">. One of </w:t>
      </w:r>
      <w:r w:rsidR="00E76B67">
        <w:rPr>
          <w:szCs w:val="24"/>
        </w:rPr>
        <w:t xml:space="preserve">the </w:t>
      </w:r>
      <w:r w:rsidR="00210975" w:rsidRPr="00E76B67">
        <w:rPr>
          <w:szCs w:val="24"/>
        </w:rPr>
        <w:t xml:space="preserve">major </w:t>
      </w:r>
      <w:r w:rsidR="00895E63" w:rsidRPr="00E76B67">
        <w:rPr>
          <w:szCs w:val="24"/>
        </w:rPr>
        <w:t>types</w:t>
      </w:r>
      <w:r w:rsidR="00210975" w:rsidRPr="00E76B67">
        <w:rPr>
          <w:szCs w:val="24"/>
        </w:rPr>
        <w:t xml:space="preserve"> of</w:t>
      </w:r>
      <w:r w:rsidR="00D97385" w:rsidRPr="00E76B67">
        <w:rPr>
          <w:szCs w:val="24"/>
        </w:rPr>
        <w:t xml:space="preserve"> managerial</w:t>
      </w:r>
      <w:r w:rsidR="00210975" w:rsidRPr="00E76B67">
        <w:rPr>
          <w:szCs w:val="24"/>
        </w:rPr>
        <w:t xml:space="preserve"> </w:t>
      </w:r>
      <w:r w:rsidR="00895E63" w:rsidRPr="00E76B67">
        <w:rPr>
          <w:szCs w:val="24"/>
        </w:rPr>
        <w:t>power</w:t>
      </w:r>
      <w:r w:rsidR="00210975" w:rsidRPr="00E76B67">
        <w:rPr>
          <w:szCs w:val="24"/>
        </w:rPr>
        <w:t xml:space="preserve"> is coercive </w:t>
      </w:r>
      <w:r w:rsidR="00411A74" w:rsidRPr="00E76B67">
        <w:rPr>
          <w:szCs w:val="24"/>
        </w:rPr>
        <w:t>power, which</w:t>
      </w:r>
      <w:r w:rsidR="00D97385" w:rsidRPr="00E76B67">
        <w:rPr>
          <w:szCs w:val="24"/>
        </w:rPr>
        <w:t xml:space="preserve"> is gained </w:t>
      </w:r>
      <w:r w:rsidR="007F17C4" w:rsidRPr="00E76B67">
        <w:rPr>
          <w:szCs w:val="24"/>
        </w:rPr>
        <w:t xml:space="preserve">or conveyed </w:t>
      </w:r>
      <w:r w:rsidR="00AE7353">
        <w:rPr>
          <w:szCs w:val="24"/>
        </w:rPr>
        <w:t>by</w:t>
      </w:r>
      <w:r w:rsidR="007F17C4" w:rsidRPr="00E76B67">
        <w:rPr>
          <w:szCs w:val="24"/>
        </w:rPr>
        <w:t xml:space="preserve"> </w:t>
      </w:r>
      <w:r w:rsidR="00411A74" w:rsidRPr="00E76B67">
        <w:rPr>
          <w:szCs w:val="24"/>
        </w:rPr>
        <w:t>fear</w:t>
      </w:r>
      <w:r w:rsidR="00C77AEC" w:rsidRPr="00E76B67">
        <w:rPr>
          <w:szCs w:val="24"/>
        </w:rPr>
        <w:t xml:space="preserve">; the fear of </w:t>
      </w:r>
      <w:r w:rsidR="00411A74" w:rsidRPr="00E76B67">
        <w:rPr>
          <w:szCs w:val="24"/>
        </w:rPr>
        <w:t>losing</w:t>
      </w:r>
      <w:r w:rsidR="00C77AEC" w:rsidRPr="00E76B67">
        <w:rPr>
          <w:szCs w:val="24"/>
        </w:rPr>
        <w:t xml:space="preserve"> one’s job. Another type of </w:t>
      </w:r>
      <w:r w:rsidR="003B2181" w:rsidRPr="00E76B67">
        <w:rPr>
          <w:szCs w:val="24"/>
        </w:rPr>
        <w:t>manageria</w:t>
      </w:r>
      <w:r w:rsidR="00640A78" w:rsidRPr="00E76B67">
        <w:rPr>
          <w:szCs w:val="24"/>
        </w:rPr>
        <w:t xml:space="preserve">l is </w:t>
      </w:r>
      <w:r w:rsidR="00AF5FD5" w:rsidRPr="00E76B67">
        <w:rPr>
          <w:szCs w:val="24"/>
        </w:rPr>
        <w:t>Legitimate Power</w:t>
      </w:r>
      <w:r w:rsidR="00360AD9" w:rsidRPr="00E76B67">
        <w:rPr>
          <w:szCs w:val="24"/>
        </w:rPr>
        <w:t xml:space="preserve">, which automatically comes with a person </w:t>
      </w:r>
      <w:r w:rsidR="00455EAC" w:rsidRPr="00E76B67">
        <w:rPr>
          <w:szCs w:val="24"/>
        </w:rPr>
        <w:t xml:space="preserve">when a powerful position is offered to them. </w:t>
      </w:r>
      <w:r w:rsidR="00756704" w:rsidRPr="00E76B67">
        <w:rPr>
          <w:szCs w:val="24"/>
        </w:rPr>
        <w:t>Another type of managerial power is E</w:t>
      </w:r>
      <w:r w:rsidR="00F907C0" w:rsidRPr="00E76B67">
        <w:rPr>
          <w:szCs w:val="24"/>
        </w:rPr>
        <w:t>xpert Power. The source of expert power is a person</w:t>
      </w:r>
      <w:r w:rsidR="00F76316" w:rsidRPr="00E76B67">
        <w:rPr>
          <w:szCs w:val="24"/>
        </w:rPr>
        <w:t>’s</w:t>
      </w:r>
      <w:r w:rsidR="00F907C0" w:rsidRPr="00E76B67">
        <w:rPr>
          <w:szCs w:val="24"/>
        </w:rPr>
        <w:t xml:space="preserve">, </w:t>
      </w:r>
      <w:r w:rsidR="0034075D" w:rsidRPr="00E76B67">
        <w:rPr>
          <w:szCs w:val="24"/>
        </w:rPr>
        <w:t>more</w:t>
      </w:r>
      <w:r w:rsidR="00F907C0" w:rsidRPr="00E76B67">
        <w:rPr>
          <w:szCs w:val="24"/>
        </w:rPr>
        <w:t xml:space="preserve"> appropriately </w:t>
      </w:r>
      <w:r w:rsidR="00F76316" w:rsidRPr="00E76B67">
        <w:rPr>
          <w:szCs w:val="24"/>
        </w:rPr>
        <w:t xml:space="preserve">a manager’s experience, skills, capabilities and </w:t>
      </w:r>
      <w:r w:rsidR="00BC72F3" w:rsidRPr="00E76B67">
        <w:rPr>
          <w:szCs w:val="24"/>
        </w:rPr>
        <w:t>knowledge</w:t>
      </w:r>
      <w:r w:rsidR="00F76316" w:rsidRPr="00E76B67">
        <w:rPr>
          <w:szCs w:val="24"/>
        </w:rPr>
        <w:t xml:space="preserve"> </w:t>
      </w:r>
      <w:r w:rsidR="007A6EB1">
        <w:rPr>
          <w:szCs w:val="24"/>
        </w:rPr>
        <w:t>of</w:t>
      </w:r>
      <w:r w:rsidR="00F76316" w:rsidRPr="00E76B67">
        <w:rPr>
          <w:szCs w:val="24"/>
        </w:rPr>
        <w:t xml:space="preserve"> a particular field. </w:t>
      </w:r>
      <w:r w:rsidR="00DC7C5F" w:rsidRPr="00E76B67">
        <w:rPr>
          <w:szCs w:val="24"/>
        </w:rPr>
        <w:lastRenderedPageBreak/>
        <w:t xml:space="preserve">Another type of managerial power is </w:t>
      </w:r>
      <w:r w:rsidR="002511A1" w:rsidRPr="00E76B67">
        <w:rPr>
          <w:szCs w:val="24"/>
        </w:rPr>
        <w:t xml:space="preserve">referent power, which comes from trust, respect and dignity. </w:t>
      </w:r>
    </w:p>
    <w:p w14:paraId="1057BF38" w14:textId="089F2D7D" w:rsidR="001E710A" w:rsidRPr="00E76B67" w:rsidRDefault="004E7369" w:rsidP="00E76B67">
      <w:pPr>
        <w:spacing w:line="480" w:lineRule="auto"/>
        <w:rPr>
          <w:szCs w:val="24"/>
        </w:rPr>
      </w:pPr>
      <w:r w:rsidRPr="00E76B67">
        <w:rPr>
          <w:szCs w:val="24"/>
        </w:rPr>
        <w:tab/>
        <w:t xml:space="preserve">The type of managerial power that </w:t>
      </w:r>
      <w:r w:rsidR="00840C41" w:rsidRPr="00E76B67">
        <w:rPr>
          <w:szCs w:val="24"/>
        </w:rPr>
        <w:t>Mr</w:t>
      </w:r>
      <w:r w:rsidR="007A6EB1">
        <w:rPr>
          <w:szCs w:val="24"/>
        </w:rPr>
        <w:t>.</w:t>
      </w:r>
      <w:r w:rsidRPr="00E76B67">
        <w:rPr>
          <w:szCs w:val="24"/>
        </w:rPr>
        <w:t xml:space="preserve"> Tim </w:t>
      </w:r>
      <w:r w:rsidR="00840C41" w:rsidRPr="00E76B67">
        <w:rPr>
          <w:szCs w:val="24"/>
        </w:rPr>
        <w:t>used</w:t>
      </w:r>
      <w:r w:rsidRPr="00E76B67">
        <w:rPr>
          <w:szCs w:val="24"/>
        </w:rPr>
        <w:t xml:space="preserve"> to </w:t>
      </w:r>
      <w:r w:rsidR="00840C41" w:rsidRPr="00E76B67">
        <w:rPr>
          <w:szCs w:val="24"/>
        </w:rPr>
        <w:t xml:space="preserve">exercise was the </w:t>
      </w:r>
      <w:r w:rsidR="007C7B05" w:rsidRPr="00E76B67">
        <w:rPr>
          <w:szCs w:val="24"/>
        </w:rPr>
        <w:t xml:space="preserve">expert power and referent power. </w:t>
      </w:r>
      <w:r w:rsidR="00083BEC" w:rsidRPr="00E76B67">
        <w:rPr>
          <w:szCs w:val="24"/>
        </w:rPr>
        <w:t xml:space="preserve">He gained his power and confidence </w:t>
      </w:r>
      <w:r w:rsidR="000B00A6" w:rsidRPr="00E76B67">
        <w:rPr>
          <w:szCs w:val="24"/>
        </w:rPr>
        <w:t>from his knowledge and experience</w:t>
      </w:r>
      <w:r w:rsidR="00D10D1D" w:rsidRPr="00E76B67">
        <w:rPr>
          <w:szCs w:val="24"/>
        </w:rPr>
        <w:t xml:space="preserve">, that he accumulated </w:t>
      </w:r>
      <w:r w:rsidR="00410A91" w:rsidRPr="00E76B67">
        <w:rPr>
          <w:szCs w:val="24"/>
        </w:rPr>
        <w:t>from working in different industries</w:t>
      </w:r>
      <w:r w:rsidR="007A6EB1">
        <w:rPr>
          <w:szCs w:val="24"/>
        </w:rPr>
        <w:t>,</w:t>
      </w:r>
      <w:r w:rsidR="00410A91" w:rsidRPr="00E76B67">
        <w:rPr>
          <w:szCs w:val="24"/>
        </w:rPr>
        <w:t xml:space="preserve"> for a very long time. </w:t>
      </w:r>
      <w:r w:rsidR="007701D8" w:rsidRPr="00E76B67">
        <w:rPr>
          <w:szCs w:val="24"/>
        </w:rPr>
        <w:t xml:space="preserve">Moreover, he </w:t>
      </w:r>
      <w:r w:rsidR="008E66EB" w:rsidRPr="00E76B67">
        <w:rPr>
          <w:szCs w:val="24"/>
        </w:rPr>
        <w:t xml:space="preserve">got his power and mental relaxation </w:t>
      </w:r>
      <w:r w:rsidR="00111A46" w:rsidRPr="00E76B67">
        <w:rPr>
          <w:szCs w:val="24"/>
        </w:rPr>
        <w:t xml:space="preserve">from the respect that his followers showered </w:t>
      </w:r>
      <w:r w:rsidR="007A6EB1">
        <w:rPr>
          <w:szCs w:val="24"/>
        </w:rPr>
        <w:t>him with</w:t>
      </w:r>
      <w:r w:rsidR="00111A46" w:rsidRPr="00E76B67">
        <w:rPr>
          <w:szCs w:val="24"/>
        </w:rPr>
        <w:t xml:space="preserve"> and the immense trust, </w:t>
      </w:r>
      <w:r w:rsidR="007A6EB1">
        <w:rPr>
          <w:szCs w:val="24"/>
        </w:rPr>
        <w:t>they and his subordinates</w:t>
      </w:r>
      <w:r w:rsidR="00111A46" w:rsidRPr="00E76B67">
        <w:rPr>
          <w:szCs w:val="24"/>
        </w:rPr>
        <w:t xml:space="preserve"> had on him. </w:t>
      </w:r>
    </w:p>
    <w:p w14:paraId="4EA6F50E" w14:textId="77777777" w:rsidR="004E7369" w:rsidRPr="00E76B67" w:rsidRDefault="004E7369" w:rsidP="00E76B67">
      <w:pPr>
        <w:spacing w:line="480" w:lineRule="auto"/>
        <w:rPr>
          <w:i/>
          <w:iCs/>
          <w:szCs w:val="24"/>
        </w:rPr>
      </w:pPr>
    </w:p>
    <w:p w14:paraId="72B434E6" w14:textId="5DA0D286" w:rsidR="008C3F09" w:rsidRPr="00E76B67" w:rsidRDefault="008C3F09" w:rsidP="00E76B67">
      <w:pPr>
        <w:spacing w:line="480" w:lineRule="auto"/>
        <w:rPr>
          <w:i/>
          <w:iCs/>
          <w:szCs w:val="24"/>
        </w:rPr>
      </w:pPr>
      <w:r w:rsidRPr="00E76B67">
        <w:rPr>
          <w:i/>
          <w:iCs/>
          <w:szCs w:val="24"/>
        </w:rPr>
        <w:t>My Own Reaction to The Way My Manager Exercise</w:t>
      </w:r>
      <w:r w:rsidR="007A6EB1">
        <w:rPr>
          <w:i/>
          <w:iCs/>
          <w:szCs w:val="24"/>
        </w:rPr>
        <w:t>s</w:t>
      </w:r>
      <w:r w:rsidRPr="00E76B67">
        <w:rPr>
          <w:i/>
          <w:iCs/>
          <w:szCs w:val="24"/>
        </w:rPr>
        <w:t xml:space="preserve"> Power</w:t>
      </w:r>
    </w:p>
    <w:p w14:paraId="002B06B7" w14:textId="6DC63F60" w:rsidR="00BC72F3" w:rsidRPr="00E76B67" w:rsidRDefault="000C5D78" w:rsidP="00E76B67">
      <w:pPr>
        <w:spacing w:line="480" w:lineRule="auto"/>
        <w:rPr>
          <w:b/>
          <w:bCs/>
          <w:szCs w:val="24"/>
        </w:rPr>
      </w:pPr>
      <w:r w:rsidRPr="00E76B67">
        <w:rPr>
          <w:i/>
          <w:iCs/>
          <w:szCs w:val="24"/>
        </w:rPr>
        <w:tab/>
      </w:r>
      <w:r w:rsidRPr="00E76B67">
        <w:rPr>
          <w:szCs w:val="24"/>
        </w:rPr>
        <w:t>As explained earlier</w:t>
      </w:r>
      <w:r w:rsidR="007A6EB1">
        <w:rPr>
          <w:szCs w:val="24"/>
        </w:rPr>
        <w:t>,</w:t>
      </w:r>
      <w:r w:rsidRPr="00E76B67">
        <w:rPr>
          <w:szCs w:val="24"/>
        </w:rPr>
        <w:t xml:space="preserve"> Mr</w:t>
      </w:r>
      <w:r w:rsidR="007A6EB1">
        <w:rPr>
          <w:szCs w:val="24"/>
        </w:rPr>
        <w:t>.</w:t>
      </w:r>
      <w:r w:rsidRPr="00E76B67">
        <w:rPr>
          <w:szCs w:val="24"/>
        </w:rPr>
        <w:t xml:space="preserve"> Tim was a very graceful man. He had a lot of experience and knowledge about his field. He never </w:t>
      </w:r>
      <w:r w:rsidR="00E31DCC" w:rsidRPr="00E76B67">
        <w:rPr>
          <w:szCs w:val="24"/>
        </w:rPr>
        <w:t xml:space="preserve">ever tried to </w:t>
      </w:r>
      <w:r w:rsidR="00C06647" w:rsidRPr="00E76B67">
        <w:rPr>
          <w:szCs w:val="24"/>
        </w:rPr>
        <w:t xml:space="preserve">use </w:t>
      </w:r>
      <w:r w:rsidR="004F58EF" w:rsidRPr="00E76B67">
        <w:rPr>
          <w:szCs w:val="24"/>
        </w:rPr>
        <w:t>his legitimate or coercive power</w:t>
      </w:r>
      <w:r w:rsidR="00EA58B4" w:rsidRPr="00E76B67">
        <w:rPr>
          <w:szCs w:val="24"/>
        </w:rPr>
        <w:t xml:space="preserve">, although he </w:t>
      </w:r>
      <w:r w:rsidR="00660AC4" w:rsidRPr="00E76B67">
        <w:rPr>
          <w:szCs w:val="24"/>
        </w:rPr>
        <w:t>could</w:t>
      </w:r>
      <w:r w:rsidR="00EA58B4" w:rsidRPr="00E76B67">
        <w:rPr>
          <w:szCs w:val="24"/>
        </w:rPr>
        <w:t xml:space="preserve"> easily use it. He never tried to instigate fear in people, nor</w:t>
      </w:r>
      <w:r w:rsidR="007A6EB1">
        <w:rPr>
          <w:szCs w:val="24"/>
        </w:rPr>
        <w:t xml:space="preserve"> did</w:t>
      </w:r>
      <w:r w:rsidR="00EA58B4" w:rsidRPr="00E76B67">
        <w:rPr>
          <w:szCs w:val="24"/>
        </w:rPr>
        <w:t xml:space="preserve"> he ever threaten t</w:t>
      </w:r>
      <w:r w:rsidR="007A6EB1">
        <w:rPr>
          <w:szCs w:val="24"/>
        </w:rPr>
        <w:t xml:space="preserve">o fire </w:t>
      </w:r>
      <w:r w:rsidR="00EA58B4" w:rsidRPr="00E76B67">
        <w:rPr>
          <w:szCs w:val="24"/>
        </w:rPr>
        <w:t xml:space="preserve">them. I have never seen a man </w:t>
      </w:r>
      <w:r w:rsidR="007A6EB1">
        <w:rPr>
          <w:szCs w:val="24"/>
        </w:rPr>
        <w:t>more humble</w:t>
      </w:r>
      <w:r w:rsidR="00EA58B4" w:rsidRPr="00E76B67">
        <w:rPr>
          <w:szCs w:val="24"/>
        </w:rPr>
        <w:t xml:space="preserve"> than </w:t>
      </w:r>
      <w:r w:rsidR="00660AC4" w:rsidRPr="00E76B67">
        <w:rPr>
          <w:szCs w:val="24"/>
        </w:rPr>
        <w:t>Mr</w:t>
      </w:r>
      <w:r w:rsidR="007A6EB1">
        <w:rPr>
          <w:szCs w:val="24"/>
        </w:rPr>
        <w:t>.</w:t>
      </w:r>
      <w:r w:rsidR="00EA58B4" w:rsidRPr="00E76B67">
        <w:rPr>
          <w:szCs w:val="24"/>
        </w:rPr>
        <w:t xml:space="preserve"> Tim, </w:t>
      </w:r>
      <w:r w:rsidR="00140715" w:rsidRPr="00E76B67">
        <w:rPr>
          <w:szCs w:val="24"/>
        </w:rPr>
        <w:t xml:space="preserve">although he was </w:t>
      </w:r>
      <w:r w:rsidR="005140D7" w:rsidRPr="00E76B67">
        <w:rPr>
          <w:szCs w:val="24"/>
        </w:rPr>
        <w:t>holding a very high position in the company. He used to inspire people through his ocean of knowledge and experience. Everyone who met him</w:t>
      </w:r>
      <w:r w:rsidR="007A6EB1">
        <w:rPr>
          <w:szCs w:val="24"/>
        </w:rPr>
        <w:t>,</w:t>
      </w:r>
      <w:r w:rsidR="007A6EB1" w:rsidRPr="007A6EB1">
        <w:rPr>
          <w:szCs w:val="24"/>
        </w:rPr>
        <w:t xml:space="preserve"> </w:t>
      </w:r>
      <w:r w:rsidR="007A6EB1" w:rsidRPr="00E76B67">
        <w:rPr>
          <w:szCs w:val="24"/>
        </w:rPr>
        <w:t>instantly</w:t>
      </w:r>
      <w:r w:rsidR="005140D7" w:rsidRPr="00E76B67">
        <w:rPr>
          <w:szCs w:val="24"/>
        </w:rPr>
        <w:t xml:space="preserve"> became his fan. He was such a soft-spoken person that anyone would start liking him </w:t>
      </w:r>
      <w:r w:rsidR="00AA7736" w:rsidRPr="00E76B67">
        <w:rPr>
          <w:szCs w:val="24"/>
        </w:rPr>
        <w:t>the moment they</w:t>
      </w:r>
      <w:r w:rsidR="007A6EB1">
        <w:rPr>
          <w:szCs w:val="24"/>
        </w:rPr>
        <w:t xml:space="preserve"> would meet</w:t>
      </w:r>
      <w:r w:rsidR="00AA7736" w:rsidRPr="00E76B67">
        <w:rPr>
          <w:szCs w:val="24"/>
        </w:rPr>
        <w:t xml:space="preserve"> him. Along with the managerial personality, he had a </w:t>
      </w:r>
      <w:r w:rsidR="00660AC4" w:rsidRPr="00E76B67">
        <w:rPr>
          <w:szCs w:val="24"/>
        </w:rPr>
        <w:t>fatherly</w:t>
      </w:r>
      <w:r w:rsidR="007A6EB1">
        <w:rPr>
          <w:szCs w:val="24"/>
        </w:rPr>
        <w:t xml:space="preserve"> and</w:t>
      </w:r>
      <w:r w:rsidR="00AA7736" w:rsidRPr="00E76B67">
        <w:rPr>
          <w:szCs w:val="24"/>
        </w:rPr>
        <w:t xml:space="preserve"> affectionate </w:t>
      </w:r>
      <w:r w:rsidR="00122F17" w:rsidRPr="00E76B67">
        <w:rPr>
          <w:szCs w:val="24"/>
        </w:rPr>
        <w:t>persona</w:t>
      </w:r>
      <w:r w:rsidR="00353835" w:rsidRPr="00E76B67">
        <w:rPr>
          <w:szCs w:val="24"/>
        </w:rPr>
        <w:t>. He dealt</w:t>
      </w:r>
      <w:r w:rsidR="00E76B67">
        <w:rPr>
          <w:szCs w:val="24"/>
        </w:rPr>
        <w:t xml:space="preserve"> with</w:t>
      </w:r>
      <w:r w:rsidR="00353835" w:rsidRPr="00E76B67">
        <w:rPr>
          <w:szCs w:val="24"/>
        </w:rPr>
        <w:t xml:space="preserve"> every person with </w:t>
      </w:r>
      <w:r w:rsidR="00C42648" w:rsidRPr="00E76B67">
        <w:rPr>
          <w:szCs w:val="24"/>
        </w:rPr>
        <w:t>great</w:t>
      </w:r>
      <w:r w:rsidR="00353835" w:rsidRPr="00E76B67">
        <w:rPr>
          <w:szCs w:val="24"/>
        </w:rPr>
        <w:t xml:space="preserve"> affection </w:t>
      </w:r>
      <w:r w:rsidR="00691723" w:rsidRPr="00E76B67">
        <w:rPr>
          <w:szCs w:val="24"/>
        </w:rPr>
        <w:t xml:space="preserve">and provided the </w:t>
      </w:r>
      <w:r w:rsidR="00DF2B21" w:rsidRPr="00E76B67">
        <w:rPr>
          <w:szCs w:val="24"/>
        </w:rPr>
        <w:t xml:space="preserve">best possible help or advice </w:t>
      </w:r>
      <w:r w:rsidR="00295E71" w:rsidRPr="00E76B67">
        <w:rPr>
          <w:szCs w:val="24"/>
        </w:rPr>
        <w:t>he could</w:t>
      </w:r>
      <w:r w:rsidR="007A6EB1">
        <w:rPr>
          <w:szCs w:val="24"/>
        </w:rPr>
        <w:t xml:space="preserve"> give</w:t>
      </w:r>
      <w:r w:rsidR="00295E71" w:rsidRPr="00E76B67">
        <w:rPr>
          <w:szCs w:val="24"/>
        </w:rPr>
        <w:t xml:space="preserve">. </w:t>
      </w:r>
      <w:r w:rsidR="001E710A" w:rsidRPr="00E76B67">
        <w:rPr>
          <w:szCs w:val="24"/>
        </w:rPr>
        <w:t xml:space="preserve">Owing to all such </w:t>
      </w:r>
      <w:r w:rsidR="00B87930" w:rsidRPr="00E76B67">
        <w:rPr>
          <w:szCs w:val="24"/>
        </w:rPr>
        <w:t>characteristics</w:t>
      </w:r>
      <w:r w:rsidR="008920FF" w:rsidRPr="00E76B67">
        <w:rPr>
          <w:szCs w:val="24"/>
        </w:rPr>
        <w:t xml:space="preserve">, the only feeling that you could </w:t>
      </w:r>
      <w:r w:rsidR="007A6EB1">
        <w:rPr>
          <w:szCs w:val="24"/>
        </w:rPr>
        <w:t>get have</w:t>
      </w:r>
      <w:r w:rsidR="008920FF" w:rsidRPr="00E76B67">
        <w:rPr>
          <w:szCs w:val="24"/>
        </w:rPr>
        <w:t xml:space="preserve"> for such a person is respect and dignity. </w:t>
      </w:r>
      <w:r w:rsidR="00FB6B45" w:rsidRPr="00E76B67">
        <w:rPr>
          <w:szCs w:val="24"/>
        </w:rPr>
        <w:t>This is what I also felt towards him</w:t>
      </w:r>
      <w:r w:rsidR="00B51667" w:rsidRPr="00E76B67">
        <w:rPr>
          <w:szCs w:val="24"/>
        </w:rPr>
        <w:t xml:space="preserve">; I trusted him in many of my matters and respected him a lot just like my </w:t>
      </w:r>
      <w:r w:rsidR="009D37AA" w:rsidRPr="00E76B67">
        <w:rPr>
          <w:szCs w:val="24"/>
        </w:rPr>
        <w:t>God</w:t>
      </w:r>
      <w:r w:rsidR="00B51667" w:rsidRPr="00E76B67">
        <w:rPr>
          <w:szCs w:val="24"/>
        </w:rPr>
        <w:t xml:space="preserve">father. </w:t>
      </w:r>
    </w:p>
    <w:p w14:paraId="1E93B46C" w14:textId="77777777" w:rsidR="009D37AA" w:rsidRPr="00E76B67" w:rsidRDefault="009D37AA" w:rsidP="00E76B67">
      <w:pPr>
        <w:spacing w:line="480" w:lineRule="auto"/>
        <w:rPr>
          <w:b/>
          <w:bCs/>
          <w:szCs w:val="24"/>
        </w:rPr>
      </w:pPr>
    </w:p>
    <w:p w14:paraId="04E88F52" w14:textId="1AA32765" w:rsidR="00172C6B" w:rsidRPr="00E76B67" w:rsidRDefault="00172C6B" w:rsidP="00E76B67">
      <w:pPr>
        <w:spacing w:line="480" w:lineRule="auto"/>
        <w:rPr>
          <w:b/>
          <w:bCs/>
          <w:szCs w:val="24"/>
        </w:rPr>
      </w:pPr>
      <w:r w:rsidRPr="00E76B67">
        <w:rPr>
          <w:b/>
          <w:bCs/>
          <w:szCs w:val="24"/>
        </w:rPr>
        <w:lastRenderedPageBreak/>
        <w:t>Conclusion</w:t>
      </w:r>
    </w:p>
    <w:p w14:paraId="34A6DA5E" w14:textId="077CEDF4" w:rsidR="00365854" w:rsidRPr="00E76B67" w:rsidRDefault="008930FC" w:rsidP="00E76B67">
      <w:pPr>
        <w:spacing w:line="480" w:lineRule="auto"/>
        <w:rPr>
          <w:szCs w:val="24"/>
        </w:rPr>
      </w:pPr>
      <w:r w:rsidRPr="00E76B67">
        <w:rPr>
          <w:b/>
          <w:bCs/>
          <w:szCs w:val="24"/>
        </w:rPr>
        <w:tab/>
      </w:r>
      <w:r w:rsidRPr="00E76B67">
        <w:rPr>
          <w:szCs w:val="24"/>
        </w:rPr>
        <w:t xml:space="preserve">Hence, </w:t>
      </w:r>
      <w:r w:rsidR="007A6EB1">
        <w:rPr>
          <w:szCs w:val="24"/>
        </w:rPr>
        <w:t xml:space="preserve">I could say </w:t>
      </w:r>
      <w:r w:rsidRPr="00E76B67">
        <w:rPr>
          <w:szCs w:val="24"/>
        </w:rPr>
        <w:t xml:space="preserve">that </w:t>
      </w:r>
      <w:r w:rsidR="00E1343C" w:rsidRPr="00E76B67">
        <w:rPr>
          <w:szCs w:val="24"/>
        </w:rPr>
        <w:t xml:space="preserve">it is not the position that makes a person popular among the general public, especially their </w:t>
      </w:r>
      <w:r w:rsidR="00967710" w:rsidRPr="00E76B67">
        <w:rPr>
          <w:szCs w:val="24"/>
        </w:rPr>
        <w:t>followers</w:t>
      </w:r>
      <w:r w:rsidR="00E1343C" w:rsidRPr="00E76B67">
        <w:rPr>
          <w:szCs w:val="24"/>
        </w:rPr>
        <w:t xml:space="preserve"> but their overall characteristics, especially their </w:t>
      </w:r>
      <w:r w:rsidR="00967710" w:rsidRPr="00E76B67">
        <w:rPr>
          <w:szCs w:val="24"/>
        </w:rPr>
        <w:t>personal power. Personal power may include intelligence</w:t>
      </w:r>
      <w:r w:rsidR="007A6EB1">
        <w:rPr>
          <w:szCs w:val="24"/>
        </w:rPr>
        <w:t>, d</w:t>
      </w:r>
      <w:r w:rsidR="00303E2B" w:rsidRPr="00E76B67">
        <w:rPr>
          <w:szCs w:val="24"/>
        </w:rPr>
        <w:t>iligence, physical strength and the power to inspire.</w:t>
      </w:r>
      <w:r w:rsidR="00E867AC" w:rsidRPr="00E76B67">
        <w:rPr>
          <w:szCs w:val="24"/>
        </w:rPr>
        <w:t xml:space="preserve"> I have personally worked for many managers and have a vast experience of </w:t>
      </w:r>
      <w:r w:rsidR="00FF1D08" w:rsidRPr="00E76B67">
        <w:rPr>
          <w:szCs w:val="24"/>
        </w:rPr>
        <w:t xml:space="preserve">working with </w:t>
      </w:r>
      <w:r w:rsidR="00E867AC" w:rsidRPr="00E76B67">
        <w:rPr>
          <w:szCs w:val="24"/>
        </w:rPr>
        <w:t>different types of personalities</w:t>
      </w:r>
      <w:r w:rsidR="00FF1D08" w:rsidRPr="00E76B67">
        <w:rPr>
          <w:szCs w:val="24"/>
        </w:rPr>
        <w:t xml:space="preserve">. </w:t>
      </w:r>
      <w:r w:rsidR="00E867AC" w:rsidRPr="00E76B67">
        <w:rPr>
          <w:szCs w:val="24"/>
        </w:rPr>
        <w:t xml:space="preserve"> </w:t>
      </w:r>
      <w:r w:rsidR="00BC72F3" w:rsidRPr="00E76B67">
        <w:rPr>
          <w:szCs w:val="24"/>
        </w:rPr>
        <w:t xml:space="preserve">However, the best experience of work that I got was </w:t>
      </w:r>
      <w:r w:rsidR="007A6EB1">
        <w:rPr>
          <w:szCs w:val="24"/>
        </w:rPr>
        <w:t>from</w:t>
      </w:r>
      <w:r w:rsidR="00BC72F3" w:rsidRPr="00E76B67">
        <w:rPr>
          <w:szCs w:val="24"/>
        </w:rPr>
        <w:t xml:space="preserve"> </w:t>
      </w:r>
      <w:r w:rsidR="001E710A" w:rsidRPr="00E76B67">
        <w:rPr>
          <w:szCs w:val="24"/>
        </w:rPr>
        <w:t>Mr</w:t>
      </w:r>
      <w:r w:rsidR="007A6EB1">
        <w:rPr>
          <w:szCs w:val="24"/>
        </w:rPr>
        <w:t>.</w:t>
      </w:r>
      <w:r w:rsidR="00A51FB8" w:rsidRPr="00E76B67">
        <w:rPr>
          <w:szCs w:val="24"/>
        </w:rPr>
        <w:t xml:space="preserve"> Tim. </w:t>
      </w:r>
      <w:r w:rsidR="007A6EB1">
        <w:rPr>
          <w:szCs w:val="24"/>
        </w:rPr>
        <w:t>He</w:t>
      </w:r>
      <w:r w:rsidR="00A51FB8" w:rsidRPr="00E76B67">
        <w:rPr>
          <w:szCs w:val="24"/>
        </w:rPr>
        <w:t xml:space="preserve"> was always used to exercise</w:t>
      </w:r>
      <w:r w:rsidR="007A6EB1">
        <w:rPr>
          <w:szCs w:val="24"/>
        </w:rPr>
        <w:t xml:space="preserve"> his</w:t>
      </w:r>
      <w:r w:rsidR="00A51FB8" w:rsidRPr="00E76B67">
        <w:rPr>
          <w:szCs w:val="24"/>
        </w:rPr>
        <w:t xml:space="preserve"> </w:t>
      </w:r>
      <w:r w:rsidR="003F41D5" w:rsidRPr="00E76B67">
        <w:rPr>
          <w:szCs w:val="24"/>
        </w:rPr>
        <w:t xml:space="preserve">expert referent power and was hugely respected by all. </w:t>
      </w:r>
      <w:r w:rsidR="00757421" w:rsidRPr="00E76B67">
        <w:rPr>
          <w:szCs w:val="24"/>
        </w:rPr>
        <w:t xml:space="preserve">He was an ideal leader. </w:t>
      </w:r>
      <w:r w:rsidR="00A94019" w:rsidRPr="00E76B67">
        <w:rPr>
          <w:szCs w:val="24"/>
        </w:rPr>
        <w:t xml:space="preserve">I aspire </w:t>
      </w:r>
      <w:r w:rsidR="00757421" w:rsidRPr="00E76B67">
        <w:rPr>
          <w:szCs w:val="24"/>
        </w:rPr>
        <w:t xml:space="preserve">to become a manager like </w:t>
      </w:r>
      <w:r w:rsidR="000C5D78" w:rsidRPr="00E76B67">
        <w:rPr>
          <w:szCs w:val="24"/>
        </w:rPr>
        <w:t>Mr</w:t>
      </w:r>
      <w:r w:rsidR="007A6EB1">
        <w:rPr>
          <w:szCs w:val="24"/>
        </w:rPr>
        <w:t>.</w:t>
      </w:r>
      <w:r w:rsidR="00757421" w:rsidRPr="00E76B67">
        <w:rPr>
          <w:szCs w:val="24"/>
        </w:rPr>
        <w:t xml:space="preserve"> Tim one day</w:t>
      </w:r>
      <w:r w:rsidR="007A6EB1">
        <w:rPr>
          <w:szCs w:val="24"/>
        </w:rPr>
        <w:t xml:space="preserve"> as I find it the ideal method of doing so.</w:t>
      </w:r>
    </w:p>
    <w:p w14:paraId="45878E1E" w14:textId="77777777" w:rsidR="00365854" w:rsidRPr="00E76B67" w:rsidRDefault="00365854" w:rsidP="00E76B67">
      <w:pPr>
        <w:spacing w:line="480" w:lineRule="auto"/>
        <w:rPr>
          <w:szCs w:val="24"/>
        </w:rPr>
      </w:pPr>
      <w:r w:rsidRPr="00E76B67">
        <w:rPr>
          <w:szCs w:val="24"/>
        </w:rPr>
        <w:br w:type="page"/>
      </w:r>
    </w:p>
    <w:p w14:paraId="56D2B9CF" w14:textId="216067BD" w:rsidR="008930FC" w:rsidRPr="00E76B67" w:rsidRDefault="00365854" w:rsidP="00E76B67">
      <w:pPr>
        <w:spacing w:line="480" w:lineRule="auto"/>
        <w:rPr>
          <w:szCs w:val="24"/>
        </w:rPr>
      </w:pPr>
      <w:r w:rsidRPr="00E76B67">
        <w:rPr>
          <w:szCs w:val="24"/>
        </w:rPr>
        <w:lastRenderedPageBreak/>
        <w:t>Works Cited:</w:t>
      </w:r>
    </w:p>
    <w:p w14:paraId="6F14D57C" w14:textId="77777777" w:rsidR="00E76B67" w:rsidRPr="00E76B67" w:rsidRDefault="00E76B67" w:rsidP="00E76B67">
      <w:pPr>
        <w:pStyle w:val="Bibliography"/>
        <w:rPr>
          <w:szCs w:val="24"/>
        </w:rPr>
      </w:pPr>
      <w:r w:rsidRPr="00E76B67">
        <w:rPr>
          <w:szCs w:val="24"/>
        </w:rPr>
        <w:fldChar w:fldCharType="begin"/>
      </w:r>
      <w:r w:rsidRPr="00E76B67">
        <w:rPr>
          <w:szCs w:val="24"/>
        </w:rPr>
        <w:instrText xml:space="preserve"> ADDIN ZOTERO_BIBL {"uncited":[],"omitted":[],"custom":[]} CSL_BIBLIOGRAPHY </w:instrText>
      </w:r>
      <w:r w:rsidRPr="00E76B67">
        <w:rPr>
          <w:szCs w:val="24"/>
        </w:rPr>
        <w:fldChar w:fldCharType="separate"/>
      </w:r>
      <w:r w:rsidRPr="00E76B67">
        <w:rPr>
          <w:i/>
          <w:iCs/>
          <w:szCs w:val="24"/>
        </w:rPr>
        <w:t>Fair Pay or Power Play? Pay Equity, Managerial Power, and Compensation Adjustments for CEOs - Taekjin Shin, 2016</w:t>
      </w:r>
      <w:r w:rsidRPr="00E76B67">
        <w:rPr>
          <w:szCs w:val="24"/>
        </w:rPr>
        <w:t>. https://journals.sagepub.com/doi/abs/10.1177/0149206313478186. Accessed 1 Feb. 2020.</w:t>
      </w:r>
    </w:p>
    <w:p w14:paraId="57D8ACE9" w14:textId="4E621544" w:rsidR="00365854" w:rsidRPr="00E76B67" w:rsidRDefault="00E76B67" w:rsidP="00E76B67">
      <w:pPr>
        <w:spacing w:line="480" w:lineRule="auto"/>
        <w:rPr>
          <w:color w:val="222222"/>
          <w:szCs w:val="24"/>
          <w:shd w:val="clear" w:color="auto" w:fill="FFFFFF"/>
        </w:rPr>
      </w:pPr>
      <w:r w:rsidRPr="00E76B67">
        <w:rPr>
          <w:szCs w:val="24"/>
        </w:rPr>
        <w:fldChar w:fldCharType="end"/>
      </w:r>
      <w:r w:rsidRPr="00E76B67">
        <w:rPr>
          <w:color w:val="222222"/>
          <w:szCs w:val="24"/>
          <w:shd w:val="clear" w:color="auto" w:fill="FFFFFF"/>
        </w:rPr>
        <w:t xml:space="preserve"> Smil, Vaclav. </w:t>
      </w:r>
      <w:r w:rsidRPr="00E76B67">
        <w:rPr>
          <w:i/>
          <w:iCs/>
          <w:color w:val="222222"/>
          <w:szCs w:val="24"/>
          <w:shd w:val="clear" w:color="auto" w:fill="FFFFFF"/>
        </w:rPr>
        <w:t>Power density: a key to understanding energy sources and uses</w:t>
      </w:r>
      <w:r w:rsidRPr="00E76B67">
        <w:rPr>
          <w:color w:val="222222"/>
          <w:szCs w:val="24"/>
          <w:shd w:val="clear" w:color="auto" w:fill="FFFFFF"/>
        </w:rPr>
        <w:t>. MIT Press, 2015.</w:t>
      </w:r>
    </w:p>
    <w:sectPr w:rsidR="00365854" w:rsidRPr="00E76B67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7520B7" w14:textId="77777777" w:rsidR="002D4A8C" w:rsidRDefault="002D4A8C" w:rsidP="00E76B67">
      <w:pPr>
        <w:spacing w:after="0" w:line="240" w:lineRule="auto"/>
      </w:pPr>
      <w:r>
        <w:separator/>
      </w:r>
    </w:p>
  </w:endnote>
  <w:endnote w:type="continuationSeparator" w:id="0">
    <w:p w14:paraId="57A6759E" w14:textId="77777777" w:rsidR="002D4A8C" w:rsidRDefault="002D4A8C" w:rsidP="00E76B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12003D" w14:textId="77777777" w:rsidR="002D4A8C" w:rsidRDefault="002D4A8C" w:rsidP="00E76B67">
      <w:pPr>
        <w:spacing w:after="0" w:line="240" w:lineRule="auto"/>
      </w:pPr>
      <w:r>
        <w:separator/>
      </w:r>
    </w:p>
  </w:footnote>
  <w:footnote w:type="continuationSeparator" w:id="0">
    <w:p w14:paraId="03BEC9CC" w14:textId="77777777" w:rsidR="002D4A8C" w:rsidRDefault="002D4A8C" w:rsidP="00E76B6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245CD7" w14:textId="5A836F9E" w:rsidR="00E76B67" w:rsidRDefault="00E76B67">
    <w:pPr>
      <w:pStyle w:val="Header"/>
      <w:jc w:val="right"/>
    </w:pPr>
    <w:r>
      <w:t xml:space="preserve">Last Name   </w:t>
    </w:r>
    <w:sdt>
      <w:sdtPr>
        <w:id w:val="1743219468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30A2D9CD" w14:textId="77777777" w:rsidR="00E76B67" w:rsidRDefault="00E76B6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UwMjc3MTMzMze0NLJQ0lEKTi0uzszPAykwqgUAIieD3CwAAAA="/>
  </w:docVars>
  <w:rsids>
    <w:rsidRoot w:val="00B57803"/>
    <w:rsid w:val="00024214"/>
    <w:rsid w:val="0002792E"/>
    <w:rsid w:val="00031CC0"/>
    <w:rsid w:val="000418DF"/>
    <w:rsid w:val="00083BEC"/>
    <w:rsid w:val="000B00A6"/>
    <w:rsid w:val="000C5D78"/>
    <w:rsid w:val="00111A46"/>
    <w:rsid w:val="00122F17"/>
    <w:rsid w:val="00140715"/>
    <w:rsid w:val="00172C6B"/>
    <w:rsid w:val="001830AE"/>
    <w:rsid w:val="001871B0"/>
    <w:rsid w:val="001E710A"/>
    <w:rsid w:val="00210975"/>
    <w:rsid w:val="00223680"/>
    <w:rsid w:val="002511A1"/>
    <w:rsid w:val="0029505E"/>
    <w:rsid w:val="00295332"/>
    <w:rsid w:val="00295E71"/>
    <w:rsid w:val="002A429E"/>
    <w:rsid w:val="002D4A8C"/>
    <w:rsid w:val="00303E2B"/>
    <w:rsid w:val="0034075D"/>
    <w:rsid w:val="00353835"/>
    <w:rsid w:val="00360AD9"/>
    <w:rsid w:val="00365854"/>
    <w:rsid w:val="00384AF4"/>
    <w:rsid w:val="003B2181"/>
    <w:rsid w:val="003B6FA5"/>
    <w:rsid w:val="003F2594"/>
    <w:rsid w:val="003F41D5"/>
    <w:rsid w:val="0040399B"/>
    <w:rsid w:val="00407F60"/>
    <w:rsid w:val="00410A91"/>
    <w:rsid w:val="00411A74"/>
    <w:rsid w:val="00455EAC"/>
    <w:rsid w:val="004A008F"/>
    <w:rsid w:val="004E7369"/>
    <w:rsid w:val="004F58EF"/>
    <w:rsid w:val="004F7CAC"/>
    <w:rsid w:val="005140D7"/>
    <w:rsid w:val="00541FD4"/>
    <w:rsid w:val="005455B1"/>
    <w:rsid w:val="005566EC"/>
    <w:rsid w:val="00602D8B"/>
    <w:rsid w:val="00634403"/>
    <w:rsid w:val="006403C8"/>
    <w:rsid w:val="0064042D"/>
    <w:rsid w:val="00640A78"/>
    <w:rsid w:val="00655AC4"/>
    <w:rsid w:val="00660AC4"/>
    <w:rsid w:val="00691723"/>
    <w:rsid w:val="006A407F"/>
    <w:rsid w:val="00724690"/>
    <w:rsid w:val="00756704"/>
    <w:rsid w:val="00757421"/>
    <w:rsid w:val="0076429A"/>
    <w:rsid w:val="007701D8"/>
    <w:rsid w:val="007A6EB1"/>
    <w:rsid w:val="007C7B05"/>
    <w:rsid w:val="007D7AF0"/>
    <w:rsid w:val="007F17C4"/>
    <w:rsid w:val="007F3380"/>
    <w:rsid w:val="00800395"/>
    <w:rsid w:val="00840C41"/>
    <w:rsid w:val="008635DE"/>
    <w:rsid w:val="00890FC3"/>
    <w:rsid w:val="008920FF"/>
    <w:rsid w:val="008930FC"/>
    <w:rsid w:val="00895E63"/>
    <w:rsid w:val="008C3F09"/>
    <w:rsid w:val="008E66EB"/>
    <w:rsid w:val="0096202D"/>
    <w:rsid w:val="00967710"/>
    <w:rsid w:val="009D37AA"/>
    <w:rsid w:val="00A45A9C"/>
    <w:rsid w:val="00A51008"/>
    <w:rsid w:val="00A51FB8"/>
    <w:rsid w:val="00A94019"/>
    <w:rsid w:val="00AA7736"/>
    <w:rsid w:val="00AE7353"/>
    <w:rsid w:val="00AF2C62"/>
    <w:rsid w:val="00AF5FD5"/>
    <w:rsid w:val="00B15A58"/>
    <w:rsid w:val="00B32E74"/>
    <w:rsid w:val="00B34D06"/>
    <w:rsid w:val="00B46C47"/>
    <w:rsid w:val="00B51667"/>
    <w:rsid w:val="00B57803"/>
    <w:rsid w:val="00B75A0E"/>
    <w:rsid w:val="00B87930"/>
    <w:rsid w:val="00BC72F3"/>
    <w:rsid w:val="00BF38EB"/>
    <w:rsid w:val="00C06647"/>
    <w:rsid w:val="00C42648"/>
    <w:rsid w:val="00C77AEC"/>
    <w:rsid w:val="00CA3020"/>
    <w:rsid w:val="00CA4BEF"/>
    <w:rsid w:val="00CE5211"/>
    <w:rsid w:val="00CF450F"/>
    <w:rsid w:val="00D10D1D"/>
    <w:rsid w:val="00D25C78"/>
    <w:rsid w:val="00D347EF"/>
    <w:rsid w:val="00D63FD0"/>
    <w:rsid w:val="00D97385"/>
    <w:rsid w:val="00DC7C5F"/>
    <w:rsid w:val="00DF2B21"/>
    <w:rsid w:val="00E01C18"/>
    <w:rsid w:val="00E1343C"/>
    <w:rsid w:val="00E27A0D"/>
    <w:rsid w:val="00E31DCC"/>
    <w:rsid w:val="00E67EA8"/>
    <w:rsid w:val="00E76B67"/>
    <w:rsid w:val="00E867AC"/>
    <w:rsid w:val="00EA58B4"/>
    <w:rsid w:val="00EC1173"/>
    <w:rsid w:val="00F76316"/>
    <w:rsid w:val="00F777C8"/>
    <w:rsid w:val="00F907C0"/>
    <w:rsid w:val="00FB6B45"/>
    <w:rsid w:val="00FB6C7E"/>
    <w:rsid w:val="00FC080C"/>
    <w:rsid w:val="00FF1D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E78A14"/>
  <w15:chartTrackingRefBased/>
  <w15:docId w15:val="{92BF348F-9840-453C-8A56-9CA633198F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03E2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3E2B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E76B67"/>
    <w:pPr>
      <w:spacing w:after="0" w:line="480" w:lineRule="auto"/>
      <w:ind w:left="720" w:hanging="720"/>
    </w:pPr>
  </w:style>
  <w:style w:type="paragraph" w:styleId="NoSpacing">
    <w:name w:val="No Spacing"/>
    <w:aliases w:val="No Indent"/>
    <w:uiPriority w:val="1"/>
    <w:qFormat/>
    <w:rsid w:val="00E76B67"/>
    <w:pPr>
      <w:spacing w:after="0" w:line="480" w:lineRule="auto"/>
    </w:pPr>
    <w:rPr>
      <w:rFonts w:asciiTheme="minorHAnsi" w:eastAsiaTheme="minorEastAsia" w:hAnsiTheme="minorHAnsi" w:cstheme="minorBidi"/>
      <w:szCs w:val="24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E76B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6B67"/>
  </w:style>
  <w:style w:type="paragraph" w:styleId="Footer">
    <w:name w:val="footer"/>
    <w:basedOn w:val="Normal"/>
    <w:link w:val="FooterChar"/>
    <w:uiPriority w:val="99"/>
    <w:unhideWhenUsed/>
    <w:rsid w:val="00E76B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6B67"/>
  </w:style>
  <w:style w:type="character" w:styleId="CommentReference">
    <w:name w:val="annotation reference"/>
    <w:basedOn w:val="DefaultParagraphFont"/>
    <w:uiPriority w:val="99"/>
    <w:semiHidden/>
    <w:unhideWhenUsed/>
    <w:rsid w:val="00AE73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E735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E735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73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735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200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C62DCB3D127443588B6765FC5D96618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8FD3F4-7853-4849-B236-6877C778872A}"/>
      </w:docPartPr>
      <w:docPartBody>
        <w:p w:rsidR="002D5D71" w:rsidRDefault="00F0545E" w:rsidP="00F0545E">
          <w:pPr>
            <w:pStyle w:val="C62DCB3D127443588B6765FC5D96618A"/>
          </w:pPr>
          <w:r>
            <w:t>Your Name</w:t>
          </w:r>
        </w:p>
      </w:docPartBody>
    </w:docPart>
    <w:docPart>
      <w:docPartPr>
        <w:name w:val="051E5B3DF954446FAAE9CE3DF88AA15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737E524-D8D9-44DB-ADD3-D87B6BAE64DC}"/>
      </w:docPartPr>
      <w:docPartBody>
        <w:p w:rsidR="002D5D71" w:rsidRDefault="00F0545E" w:rsidP="00F0545E">
          <w:pPr>
            <w:pStyle w:val="051E5B3DF954446FAAE9CE3DF88AA15E"/>
          </w:pPr>
          <w:r>
            <w:t>Instructor Name</w:t>
          </w:r>
        </w:p>
      </w:docPartBody>
    </w:docPart>
    <w:docPart>
      <w:docPartPr>
        <w:name w:val="B49F18153A234666A3146EEA350004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08A2A96-3019-49CD-B6CB-6F2277F0EA3C}"/>
      </w:docPartPr>
      <w:docPartBody>
        <w:p w:rsidR="002D5D71" w:rsidRDefault="00F0545E" w:rsidP="00F0545E">
          <w:pPr>
            <w:pStyle w:val="B49F18153A234666A3146EEA35000412"/>
          </w:pPr>
          <w:r>
            <w:t>Course Number</w:t>
          </w:r>
        </w:p>
      </w:docPartBody>
    </w:docPart>
    <w:docPart>
      <w:docPartPr>
        <w:name w:val="5F0E1AC96062404D99176BD79780DC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5736286-1D47-4832-9D2E-FEC12ED27472}"/>
      </w:docPartPr>
      <w:docPartBody>
        <w:p w:rsidR="002D5D71" w:rsidRDefault="00F0545E" w:rsidP="00F0545E">
          <w:pPr>
            <w:pStyle w:val="5F0E1AC96062404D99176BD79780DCAB"/>
          </w:pPr>
          <w:r>
            <w:t>Dat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45E"/>
    <w:rsid w:val="002B4277"/>
    <w:rsid w:val="002D5D71"/>
    <w:rsid w:val="00E572EA"/>
    <w:rsid w:val="00F0545E"/>
    <w:rsid w:val="00FA64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62DCB3D127443588B6765FC5D96618A">
    <w:name w:val="C62DCB3D127443588B6765FC5D96618A"/>
    <w:rsid w:val="00F0545E"/>
  </w:style>
  <w:style w:type="paragraph" w:customStyle="1" w:styleId="051E5B3DF954446FAAE9CE3DF88AA15E">
    <w:name w:val="051E5B3DF954446FAAE9CE3DF88AA15E"/>
    <w:rsid w:val="00F0545E"/>
  </w:style>
  <w:style w:type="paragraph" w:customStyle="1" w:styleId="B49F18153A234666A3146EEA35000412">
    <w:name w:val="B49F18153A234666A3146EEA35000412"/>
    <w:rsid w:val="00F0545E"/>
  </w:style>
  <w:style w:type="paragraph" w:customStyle="1" w:styleId="5F0E1AC96062404D99176BD79780DCAB">
    <w:name w:val="5F0E1AC96062404D99176BD79780DCAB"/>
    <w:rsid w:val="00F0545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5</Pages>
  <Words>991</Words>
  <Characters>5652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c</dc:creator>
  <cp:keywords/>
  <dc:description/>
  <cp:lastModifiedBy>abc</cp:lastModifiedBy>
  <cp:revision>4</cp:revision>
  <dcterms:created xsi:type="dcterms:W3CDTF">2020-02-01T14:43:00Z</dcterms:created>
  <dcterms:modified xsi:type="dcterms:W3CDTF">2020-02-01T14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6qigdzJf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